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E7D46A" w14:textId="77777777" w:rsidR="00FC7FFE" w:rsidRPr="00026313" w:rsidRDefault="00FC7FFE" w:rsidP="00026313">
      <w:pPr>
        <w:jc w:val="center"/>
        <w:rPr>
          <w:b/>
          <w:sz w:val="28"/>
        </w:rPr>
      </w:pPr>
      <w:r w:rsidRPr="00026313">
        <w:rPr>
          <w:b/>
          <w:sz w:val="28"/>
        </w:rPr>
        <w:t>Fast life history traits promote invasion success in amphibians and reptiles</w:t>
      </w:r>
    </w:p>
    <w:p w14:paraId="77CCB28F" w14:textId="77777777" w:rsidR="00FC7FFE" w:rsidRPr="00026313" w:rsidRDefault="00FC7FFE" w:rsidP="00FC7FFE">
      <w:pPr>
        <w:jc w:val="center"/>
        <w:rPr>
          <w:b/>
          <w:i/>
          <w:sz w:val="24"/>
        </w:rPr>
      </w:pPr>
      <w:r w:rsidRPr="00026313">
        <w:rPr>
          <w:b/>
          <w:i/>
          <w:sz w:val="24"/>
        </w:rPr>
        <w:t>Ecology Letters</w:t>
      </w:r>
    </w:p>
    <w:p w14:paraId="02EAFFCE" w14:textId="77777777" w:rsidR="00FC7FFE" w:rsidRDefault="00FC7FFE" w:rsidP="00FC7FFE">
      <w:pPr>
        <w:spacing w:before="100" w:beforeAutospacing="1" w:after="100" w:afterAutospacing="1" w:line="360" w:lineRule="auto"/>
      </w:pPr>
      <w:r w:rsidRPr="00FC7FFE">
        <w:rPr>
          <w:b/>
        </w:rPr>
        <w:t>Authors:</w:t>
      </w:r>
      <w:r>
        <w:t xml:space="preserve"> William L. Allen</w:t>
      </w:r>
      <w:r w:rsidRPr="00D64352">
        <w:rPr>
          <w:vertAlign w:val="superscript"/>
        </w:rPr>
        <w:t>1</w:t>
      </w:r>
      <w:r>
        <w:rPr>
          <w:vertAlign w:val="superscript"/>
        </w:rPr>
        <w:t>,2</w:t>
      </w:r>
      <w:r>
        <w:t>, Sally E. Street</w:t>
      </w:r>
      <w:r w:rsidRPr="00D64352">
        <w:rPr>
          <w:vertAlign w:val="superscript"/>
        </w:rPr>
        <w:t>1</w:t>
      </w:r>
      <w:r>
        <w:t xml:space="preserve"> and Isabella Capellini</w:t>
      </w:r>
      <w:r w:rsidRPr="00D64352">
        <w:rPr>
          <w:vertAlign w:val="superscript"/>
        </w:rPr>
        <w:t>1</w:t>
      </w:r>
    </w:p>
    <w:p w14:paraId="0C642C06" w14:textId="77777777" w:rsidR="00FC7FFE" w:rsidRDefault="00FC7FFE" w:rsidP="00FC7FFE">
      <w:pPr>
        <w:spacing w:before="100" w:beforeAutospacing="1" w:after="100" w:afterAutospacing="1" w:line="360" w:lineRule="auto"/>
      </w:pPr>
      <w:r w:rsidRPr="00963EC2">
        <w:rPr>
          <w:b/>
        </w:rPr>
        <w:t>1</w:t>
      </w:r>
      <w:r>
        <w:t xml:space="preserve"> School of Environmental Sciences, University of Hull, Cottingham Road, Hull HU6 7RX, UK.</w:t>
      </w:r>
    </w:p>
    <w:p w14:paraId="79F99FC5" w14:textId="77777777" w:rsidR="00FC7FFE" w:rsidRDefault="00FC7FFE" w:rsidP="00FC7FFE">
      <w:pPr>
        <w:spacing w:before="100" w:beforeAutospacing="1" w:after="100" w:afterAutospacing="1" w:line="360" w:lineRule="auto"/>
      </w:pPr>
      <w:r w:rsidRPr="00963EC2">
        <w:rPr>
          <w:b/>
        </w:rPr>
        <w:t>2</w:t>
      </w:r>
      <w:r>
        <w:t xml:space="preserve"> Department of Biosciences, Swansea University, Singleton Park, Swansea, SA2 8PP, Wales, UK</w:t>
      </w:r>
    </w:p>
    <w:p w14:paraId="7873453C" w14:textId="77777777" w:rsidR="00FC7FFE" w:rsidRDefault="00FC7FFE" w:rsidP="00FC7FFE">
      <w:pPr>
        <w:spacing w:before="100" w:beforeAutospacing="1" w:after="100" w:afterAutospacing="1" w:line="360" w:lineRule="auto"/>
      </w:pPr>
      <w:r w:rsidRPr="00963EC2">
        <w:rPr>
          <w:b/>
        </w:rPr>
        <w:t>Email:</w:t>
      </w:r>
      <w:r>
        <w:t xml:space="preserve"> </w:t>
      </w:r>
      <w:r w:rsidRPr="005B55B9">
        <w:t>W.L.Allen@swansea.ac.uk</w:t>
      </w:r>
      <w:r>
        <w:t xml:space="preserve">, </w:t>
      </w:r>
      <w:r w:rsidRPr="007F7677">
        <w:t>S.Street@hull.ac.uk</w:t>
      </w:r>
      <w:r>
        <w:t xml:space="preserve">, </w:t>
      </w:r>
      <w:r w:rsidRPr="007F7677">
        <w:t>I.Capellini@hull.ac.uk</w:t>
      </w:r>
    </w:p>
    <w:p w14:paraId="79340974" w14:textId="77777777" w:rsidR="00026313" w:rsidRDefault="00026313" w:rsidP="00FC7FFE">
      <w:pPr>
        <w:pStyle w:val="Subheading"/>
      </w:pPr>
    </w:p>
    <w:p w14:paraId="5C5B8E51" w14:textId="77777777" w:rsidR="00FC7FFE" w:rsidRDefault="00FC7FFE" w:rsidP="00FC7FFE">
      <w:pPr>
        <w:pStyle w:val="Subheading"/>
      </w:pPr>
      <w:r>
        <w:t>Description of the data file</w:t>
      </w:r>
    </w:p>
    <w:p w14:paraId="3F6F97E9" w14:textId="77777777" w:rsidR="00FC7FFE" w:rsidRDefault="00FC7FFE" w:rsidP="00FC7FFE">
      <w:pPr>
        <w:pStyle w:val="BodytextfirstIC"/>
      </w:pPr>
      <w:r>
        <w:t>The data file contains data on the status of alien (non-native) amphibian and reptile species at the global scale</w:t>
      </w:r>
      <w:r w:rsidR="001B4DDC">
        <w:t xml:space="preserve"> and their life history traits</w:t>
      </w:r>
      <w:bookmarkStart w:id="0" w:name="_GoBack"/>
      <w:bookmarkEnd w:id="0"/>
      <w:r>
        <w:t xml:space="preserve">. Here we provide the basic details on the variables in the datafile. Full details on the protocol for the extraction of the data from the literature, classification of the species, and references underling the data can be found in the Supplementary Information of the </w:t>
      </w:r>
      <w:r w:rsidRPr="00A63ACD">
        <w:rPr>
          <w:i/>
        </w:rPr>
        <w:t>Ecology Letters</w:t>
      </w:r>
      <w:r>
        <w:t xml:space="preserve"> paper (Data collection: SI, Section 1.1; Data references: SI, 4.2 and 4.3).</w:t>
      </w:r>
    </w:p>
    <w:p w14:paraId="3723A15C" w14:textId="77777777" w:rsidR="00FC7FFE" w:rsidRDefault="00FC7FFE" w:rsidP="00FC7FFE">
      <w:pPr>
        <w:pStyle w:val="BodytextfirstIC"/>
      </w:pPr>
      <w:r>
        <w:t xml:space="preserve">The status of alien amphibians and reptiles have been assessed through information available in three main sources </w:t>
      </w:r>
      <w:r>
        <w:rPr>
          <w:rFonts w:cs="Arial"/>
          <w:color w:val="000000"/>
          <w:shd w:val="clear" w:color="auto" w:fill="FFFFFF"/>
        </w:rPr>
        <w:fldChar w:fldCharType="begin" w:fldLock="1"/>
      </w:r>
      <w:r>
        <w:rPr>
          <w:rFonts w:cs="Arial"/>
          <w:color w:val="000000"/>
          <w:shd w:val="clear" w:color="auto" w:fill="FFFFFF"/>
        </w:rPr>
        <w:instrText>ADDIN CSL_CITATION { "citationItems" : [ { "id" : "ITEM-1", "itemData" : { "URL" : "http://www.issg.org/database", "author" : [ { "dropping-particle" : "", "family" : "Invasive Species Specialist Group ISSG", "given" : "", "non-dropping-particle" : "", "parse-names" : false, "suffix" : "" } ], "id" : "ITEM-1", "issued" : { "date-parts" : [ [ "2014" ] ] }, "title" : "The Global Invasive Species Database. Version 2014.1", "type" : "webpage" }, "prefix" : "ISSG", "suppress-author" : 1, "uris" : [ "http://www.mendeley.com/documents/?uuid=bc51f424-40c5-4027-bfdb-2b9944bb9879" ] }, { "id" : "ITEM-2", "itemData" : { "author" : [ { "dropping-particle" : "", "family" : "DAISIE", "given" : "", "non-dropping-particle" : "", "parse-names" : false, "suffix" : "" } ], "id" : "ITEM-2", "issued" : { "date-parts" : [ [ "2008" ] ] }, "publisher" : "Springer", "title" : "Handbook of alien species in Europe", "type" : "book" }, "uris" : [ "http://www.mendeley.com/documents/?uuid=11e9d5dc-3296-41f0-8f7e-fb196158197a" ] }, { "id" : "ITEM-3", "itemData" : { "author" : [ { "dropping-particle" : "", "family" : "Kraus", "given" : "Fred", "non-dropping-particle" : "", "parse-names" : false, "suffix" : "" } ], "id" : "ITEM-3", "issued" : { "date-parts" : [ [ "2009" ] ] }, "publisher" : "Springer Verlag", "publisher-place" : "Dordrecht, Holland", "title" : "Alien reptiles and amphibians: a scientific compendium and analysis series", "type" : "book" }, "uris" : [ "http://www.mendeley.com/documents/?uuid=0003f527-2727-4ee4-8c52-dc60523d9381" ] }, { "id" : "ITEM-4", "itemData" : { "author" : [ { "dropping-particle" : "", "family" : "Lever", "given" : "", "non-dropping-particle" : "", "parse-names" : false, "suffix" : "" } ], "id" : "ITEM-4", "issued" : { "date-parts" : [ [ "2003" ] ] }, "publisher" : "Oxford University Press", "publisher-place" : "New York", "title" : "Naturalized Reptiles and Amphibians of the World", "type" : "book" }, "uris" : [ "http://www.mendeley.com/documents/?uuid=adc6e3c8-273e-46c1-a96d-8e88bc4ed8c7" ] } ], "mendeley" : { "formattedCitation" : "(Lever 2003; DAISIE 2008; Kraus 2009; ISSG 2014)", "plainTextFormattedCitation" : "(Lever 2003; DAISIE 2008; Kraus 2009; ISSG 2014)", "previouslyFormattedCitation" : "(Lever 2003; DAISIE 2008; Kraus 2009; ISSG 2014)" }, "properties" : { "noteIndex" : 0 }, "schema" : "https://github.com/citation-style-language/schema/raw/master/csl-citation.json" }</w:instrText>
      </w:r>
      <w:r>
        <w:rPr>
          <w:rFonts w:cs="Arial"/>
          <w:color w:val="000000"/>
          <w:shd w:val="clear" w:color="auto" w:fill="FFFFFF"/>
        </w:rPr>
        <w:fldChar w:fldCharType="separate"/>
      </w:r>
      <w:r w:rsidRPr="00EA2497">
        <w:rPr>
          <w:rFonts w:cs="Arial"/>
          <w:noProof/>
          <w:color w:val="000000"/>
          <w:shd w:val="clear" w:color="auto" w:fill="FFFFFF"/>
        </w:rPr>
        <w:t>(Lever 2003; DAISIE 2008; Kraus 2009; ISSG 2014)</w:t>
      </w:r>
      <w:r>
        <w:rPr>
          <w:rFonts w:cs="Arial"/>
          <w:color w:val="000000"/>
          <w:shd w:val="clear" w:color="auto" w:fill="FFFFFF"/>
        </w:rPr>
        <w:fldChar w:fldCharType="end"/>
      </w:r>
      <w:r>
        <w:t xml:space="preserve"> which have been integrated, cross-checked and updated with more recent sources (see Sections 1.1.1 and 4.2 of the SI). </w:t>
      </w:r>
    </w:p>
    <w:p w14:paraId="6CF2067C" w14:textId="77777777" w:rsidR="00FC7FFE" w:rsidRDefault="00FC7FFE" w:rsidP="00FC7FFE">
      <w:pPr>
        <w:pStyle w:val="BodytextfirstIC"/>
      </w:pPr>
      <w:r>
        <w:t>We quantify the magnitude of introduction effort as the number of unique locations of introduction a species has been introduced to; these data are available from the same sources containing information on the status of alien species (SI, Sections 1.1.3 and 4.2).</w:t>
      </w:r>
    </w:p>
    <w:p w14:paraId="1BEFA881" w14:textId="77777777" w:rsidR="00FC7FFE" w:rsidRDefault="00FC7FFE" w:rsidP="00FC7FFE">
      <w:pPr>
        <w:pStyle w:val="BodytextfirstIC"/>
      </w:pPr>
      <w:r>
        <w:t xml:space="preserve">For all species in the dataset, we extracted data on mean life history traits from multiple life history databases (SI, Section 4.3). When we obtained multiple records of a trait for a </w:t>
      </w:r>
      <w:r>
        <w:lastRenderedPageBreak/>
        <w:t xml:space="preserve">species we recorded the mean of unique values, with the exception of longevity, where we recorded the maximum lifespan recorded for a species. Reproductive lifespan is calculated as the difference between the maximum recorded lifespan and age at </w:t>
      </w:r>
      <w:r w:rsidR="009F0A37">
        <w:t>sexual maturity</w:t>
      </w:r>
      <w:r>
        <w:t>, recorded in years. Finally, for reptiles we compute an offspring value index as an estimate of current versus future reproductive effort following previous studies (B</w:t>
      </w:r>
      <w:r>
        <w:rPr>
          <w:rFonts w:cs="Helvetica"/>
          <w:szCs w:val="22"/>
          <w:lang w:eastAsia="en-GB"/>
        </w:rPr>
        <w:t>ó</w:t>
      </w:r>
      <w:r>
        <w:t xml:space="preserve">kony </w:t>
      </w:r>
      <w:r w:rsidRPr="00600F30">
        <w:rPr>
          <w:i/>
        </w:rPr>
        <w:t>et al.</w:t>
      </w:r>
      <w:r>
        <w:t xml:space="preserve"> 2009; Sol </w:t>
      </w:r>
      <w:r w:rsidRPr="00600F30">
        <w:rPr>
          <w:i/>
        </w:rPr>
        <w:t>et al</w:t>
      </w:r>
      <w:r>
        <w:rPr>
          <w:i/>
        </w:rPr>
        <w:t>.</w:t>
      </w:r>
      <w:r>
        <w:t xml:space="preserve"> 2012) as:</w:t>
      </w:r>
    </w:p>
    <w:p w14:paraId="54200E3D" w14:textId="77777777" w:rsidR="00FC7FFE" w:rsidRDefault="00FC7FFE" w:rsidP="00FC7FFE">
      <w:pPr>
        <w:pStyle w:val="BodytextfirstIC"/>
      </w:pPr>
      <m:oMathPara>
        <m:oMath>
          <m:r>
            <m:rPr>
              <m:sty m:val="b"/>
            </m:rPr>
            <w:rPr>
              <w:rFonts w:ascii="Cambria Math" w:hAnsi="Cambria Math"/>
            </w:rPr>
            <m:t>Equation 1</m:t>
          </m:r>
          <m:r>
            <m:rPr>
              <m:sty m:val="p"/>
            </m:rPr>
            <w:rPr>
              <w:rFonts w:ascii="Cambria Math" w:hAnsi="Cambria Math"/>
            </w:rPr>
            <m:t xml:space="preserve">: </m:t>
          </m:r>
          <m:r>
            <w:rPr>
              <w:rFonts w:ascii="Cambria Math" w:hAnsi="Cambria Math"/>
            </w:rPr>
            <m:t>O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m:t>
              </m:r>
              <m:r>
                <w:rPr>
                  <w:rFonts w:ascii="Cambria Math" w:hAnsi="Cambria Math"/>
                </w:rPr>
                <m:t>Clutches</m:t>
              </m:r>
              <m:r>
                <m:rPr>
                  <m:sty m:val="p"/>
                </m:rPr>
                <w:rPr>
                  <w:rFonts w:ascii="Cambria Math" w:hAnsi="Cambria Math"/>
                </w:rPr>
                <m:t xml:space="preserve"> </m:t>
              </m:r>
              <m:r>
                <w:rPr>
                  <w:rFonts w:ascii="Cambria Math" w:hAnsi="Cambria Math"/>
                </w:rPr>
                <m:t>per</m:t>
              </m:r>
              <m:r>
                <m:rPr>
                  <m:sty m:val="p"/>
                </m:rPr>
                <w:rPr>
                  <w:rFonts w:ascii="Cambria Math" w:hAnsi="Cambria Math"/>
                </w:rPr>
                <m:t xml:space="preserve"> </m:t>
              </m:r>
              <m:r>
                <w:rPr>
                  <w:rFonts w:ascii="Cambria Math" w:hAnsi="Cambria Math"/>
                </w:rPr>
                <m:t>year</m:t>
              </m:r>
              <m:r>
                <m:rPr>
                  <m:sty m:val="p"/>
                </m:rPr>
                <w:rPr>
                  <w:rFonts w:ascii="Cambria Math" w:hAnsi="Cambria Math"/>
                </w:rPr>
                <m:t>)*(</m:t>
              </m:r>
              <m:r>
                <w:rPr>
                  <w:rFonts w:ascii="Cambria Math" w:hAnsi="Cambria Math"/>
                </w:rPr>
                <m:t>Reproductive</m:t>
              </m:r>
              <m:r>
                <m:rPr>
                  <m:sty m:val="p"/>
                </m:rPr>
                <w:rPr>
                  <w:rFonts w:ascii="Cambria Math" w:hAnsi="Cambria Math"/>
                </w:rPr>
                <m:t xml:space="preserve"> </m:t>
              </m:r>
              <m:r>
                <w:rPr>
                  <w:rFonts w:ascii="Cambria Math" w:hAnsi="Cambria Math"/>
                </w:rPr>
                <m:t>Lifespan</m:t>
              </m:r>
              <m:r>
                <m:rPr>
                  <m:sty m:val="p"/>
                </m:rPr>
                <w:rPr>
                  <w:rFonts w:ascii="Cambria Math" w:hAnsi="Cambria Math"/>
                </w:rPr>
                <m:t>)</m:t>
              </m:r>
            </m:den>
          </m:f>
        </m:oMath>
      </m:oMathPara>
    </w:p>
    <w:p w14:paraId="6CCF2EE5" w14:textId="77777777" w:rsidR="00FC7FFE" w:rsidRPr="009D4141" w:rsidRDefault="00FC7FFE" w:rsidP="00FC7FFE">
      <w:pPr>
        <w:pStyle w:val="Subheading"/>
      </w:pPr>
      <w:r w:rsidRPr="009D4141">
        <w:t>Data column descri</w:t>
      </w:r>
      <w:r>
        <w:t>p</w:t>
      </w:r>
      <w:r w:rsidRPr="009D4141">
        <w:t>tion:</w:t>
      </w:r>
    </w:p>
    <w:p w14:paraId="6347073E" w14:textId="77777777" w:rsidR="009F0A37" w:rsidRDefault="009F0A37" w:rsidP="009F0A37">
      <w:pPr>
        <w:pStyle w:val="BodytextfirstIC"/>
      </w:pPr>
      <w:r>
        <w:rPr>
          <w:u w:val="single"/>
        </w:rPr>
        <w:t>Order</w:t>
      </w:r>
      <w:r>
        <w:t xml:space="preserve">: taxonomic order as recognized in </w:t>
      </w:r>
      <w:r w:rsidR="00EA2F40" w:rsidRPr="00092C31">
        <w:rPr>
          <w:rFonts w:ascii="Calibri" w:hAnsi="Calibri"/>
          <w:i/>
          <w:iCs/>
          <w:noProof/>
        </w:rPr>
        <w:t>Amphibian Species of the World</w:t>
      </w:r>
      <w:r w:rsidR="00EA2F40">
        <w:rPr>
          <w:rFonts w:ascii="Calibri" w:hAnsi="Calibri"/>
          <w:i/>
          <w:iCs/>
          <w:noProof/>
        </w:rPr>
        <w:t xml:space="preserve"> </w:t>
      </w:r>
      <w:r w:rsidR="00EA2F40" w:rsidRPr="00EA2F40">
        <w:rPr>
          <w:rFonts w:ascii="Calibri" w:hAnsi="Calibri"/>
          <w:iCs/>
          <w:noProof/>
        </w:rPr>
        <w:t>(Frost 2015)</w:t>
      </w:r>
      <w:r w:rsidR="00EA2F40">
        <w:rPr>
          <w:rFonts w:ascii="Calibri" w:hAnsi="Calibri"/>
          <w:i/>
          <w:iCs/>
          <w:noProof/>
        </w:rPr>
        <w:t xml:space="preserve"> </w:t>
      </w:r>
      <w:r w:rsidR="00EA2F40" w:rsidRPr="00EA2F40">
        <w:rPr>
          <w:rFonts w:ascii="Calibri" w:hAnsi="Calibri"/>
          <w:iCs/>
          <w:noProof/>
        </w:rPr>
        <w:t xml:space="preserve">and </w:t>
      </w:r>
      <w:r w:rsidR="003A7506">
        <w:rPr>
          <w:rFonts w:ascii="Calibri" w:hAnsi="Calibri"/>
          <w:iCs/>
          <w:noProof/>
        </w:rPr>
        <w:t xml:space="preserve">The Reptile Database (Uetz &amp; </w:t>
      </w:r>
      <w:r w:rsidR="003A7506" w:rsidRPr="00092C31">
        <w:rPr>
          <w:rFonts w:ascii="Calibri" w:hAnsi="Calibri"/>
          <w:noProof/>
        </w:rPr>
        <w:t>Hošek</w:t>
      </w:r>
      <w:r w:rsidR="003A7506">
        <w:rPr>
          <w:rFonts w:ascii="Calibri" w:hAnsi="Calibri"/>
          <w:noProof/>
        </w:rPr>
        <w:t xml:space="preserve"> 2015)</w:t>
      </w:r>
      <w:r w:rsidRPr="00EA2F40">
        <w:t>;</w:t>
      </w:r>
    </w:p>
    <w:p w14:paraId="36EDBFB3" w14:textId="77777777" w:rsidR="009F0A37" w:rsidRDefault="009F0A37" w:rsidP="009F0A37">
      <w:pPr>
        <w:pStyle w:val="BodytextfirstIC"/>
      </w:pPr>
      <w:r>
        <w:rPr>
          <w:u w:val="single"/>
        </w:rPr>
        <w:t>Family</w:t>
      </w:r>
      <w:r>
        <w:t>: taxonomic family as recognized in</w:t>
      </w:r>
      <w:r w:rsidR="003A7506" w:rsidRPr="003A7506">
        <w:rPr>
          <w:rFonts w:ascii="Calibri" w:hAnsi="Calibri"/>
          <w:i/>
          <w:iCs/>
          <w:noProof/>
        </w:rPr>
        <w:t xml:space="preserve"> </w:t>
      </w:r>
      <w:r w:rsidR="003A7506" w:rsidRPr="00092C31">
        <w:rPr>
          <w:rFonts w:ascii="Calibri" w:hAnsi="Calibri"/>
          <w:i/>
          <w:iCs/>
          <w:noProof/>
        </w:rPr>
        <w:t>Amphibian Species of the World</w:t>
      </w:r>
      <w:r w:rsidR="003A7506">
        <w:rPr>
          <w:rFonts w:ascii="Calibri" w:hAnsi="Calibri"/>
          <w:i/>
          <w:iCs/>
          <w:noProof/>
        </w:rPr>
        <w:t xml:space="preserve"> </w:t>
      </w:r>
      <w:r w:rsidR="003A7506" w:rsidRPr="00EA2F40">
        <w:rPr>
          <w:rFonts w:ascii="Calibri" w:hAnsi="Calibri"/>
          <w:iCs/>
          <w:noProof/>
        </w:rPr>
        <w:t>(Frost 2015)</w:t>
      </w:r>
      <w:r w:rsidR="003A7506">
        <w:rPr>
          <w:rFonts w:ascii="Calibri" w:hAnsi="Calibri"/>
          <w:i/>
          <w:iCs/>
          <w:noProof/>
        </w:rPr>
        <w:t xml:space="preserve"> </w:t>
      </w:r>
      <w:r w:rsidR="003A7506" w:rsidRPr="00EA2F40">
        <w:rPr>
          <w:rFonts w:ascii="Calibri" w:hAnsi="Calibri"/>
          <w:iCs/>
          <w:noProof/>
        </w:rPr>
        <w:t xml:space="preserve">and </w:t>
      </w:r>
      <w:r w:rsidR="003A7506">
        <w:rPr>
          <w:rFonts w:ascii="Calibri" w:hAnsi="Calibri"/>
          <w:iCs/>
          <w:noProof/>
        </w:rPr>
        <w:t xml:space="preserve">The Reptile Database (Uetz &amp; </w:t>
      </w:r>
      <w:r w:rsidR="003A7506" w:rsidRPr="00092C31">
        <w:rPr>
          <w:rFonts w:ascii="Calibri" w:hAnsi="Calibri"/>
          <w:noProof/>
        </w:rPr>
        <w:t>Hošek</w:t>
      </w:r>
      <w:r w:rsidR="003A7506">
        <w:rPr>
          <w:rFonts w:ascii="Calibri" w:hAnsi="Calibri"/>
          <w:noProof/>
        </w:rPr>
        <w:t xml:space="preserve"> 2015)</w:t>
      </w:r>
      <w:r>
        <w:t>;</w:t>
      </w:r>
    </w:p>
    <w:p w14:paraId="59DFF843" w14:textId="77777777" w:rsidR="00FC7FFE" w:rsidRDefault="009F0A37" w:rsidP="00FC7FFE">
      <w:pPr>
        <w:pStyle w:val="BodytextfirstIC"/>
      </w:pPr>
      <w:r>
        <w:rPr>
          <w:u w:val="single"/>
        </w:rPr>
        <w:t>Species</w:t>
      </w:r>
      <w:r w:rsidR="00FC7FFE">
        <w:t>: species Latin name;</w:t>
      </w:r>
    </w:p>
    <w:p w14:paraId="00441210" w14:textId="77777777" w:rsidR="00FC7FFE" w:rsidRDefault="00FC7FFE" w:rsidP="00FC7FFE">
      <w:pPr>
        <w:pStyle w:val="BodytextfirstIC"/>
      </w:pPr>
      <w:r w:rsidRPr="008704B6">
        <w:rPr>
          <w:u w:val="single"/>
        </w:rPr>
        <w:t>Intro (Introduction stage)</w:t>
      </w:r>
      <w:r>
        <w:t>: whether a species has been introduced, accidentally or intentionally, by humans outside its native range at least once (‘yes’ coded as 1, ‘no’ coded as 0) (SI, section 1.1.</w:t>
      </w:r>
      <w:r w:rsidR="00026313">
        <w:t>2</w:t>
      </w:r>
      <w:r>
        <w:t>);</w:t>
      </w:r>
    </w:p>
    <w:p w14:paraId="4E759C9E" w14:textId="77777777" w:rsidR="00FC7FFE" w:rsidRDefault="00FC7FFE" w:rsidP="00FC7FFE">
      <w:pPr>
        <w:pStyle w:val="BodytextfirstIC"/>
      </w:pPr>
      <w:r w:rsidRPr="008704B6">
        <w:rPr>
          <w:u w:val="single"/>
        </w:rPr>
        <w:t>Est (Establishment stage)</w:t>
      </w:r>
      <w:r>
        <w:t>: for a species, whether at least one of its alien populations has successfully established (‘yes’ coded as 1, ‘no’ coded as 0), i.e. it persists in the novel habitat for a time interval equal or greater than the species’ maximum recorded lifespan (SI, section 1.1.</w:t>
      </w:r>
      <w:r w:rsidR="00026313">
        <w:t>2</w:t>
      </w:r>
      <w:r>
        <w:t xml:space="preserve">):  </w:t>
      </w:r>
    </w:p>
    <w:p w14:paraId="11064B12" w14:textId="77777777" w:rsidR="00FC7FFE" w:rsidRDefault="00FC7FFE" w:rsidP="00FC7FFE">
      <w:pPr>
        <w:pStyle w:val="BodytextfirstIC"/>
      </w:pPr>
      <w:r w:rsidRPr="00600F30">
        <w:rPr>
          <w:u w:val="single"/>
        </w:rPr>
        <w:t>Spread (Spread stage)</w:t>
      </w:r>
      <w:r>
        <w:t>: for a species, whether at least one of its established alien populations exhibits a remarkable range expansion beyond the introduction location (‘yes’ coded as 1, ‘no’ coded as 0) (SI, section 1.1.</w:t>
      </w:r>
      <w:r w:rsidR="00026313">
        <w:t>2</w:t>
      </w:r>
      <w:r>
        <w:t>);</w:t>
      </w:r>
    </w:p>
    <w:p w14:paraId="397AA218" w14:textId="77777777" w:rsidR="00FC7FFE" w:rsidRDefault="00FC7FFE" w:rsidP="00FC7FFE">
      <w:pPr>
        <w:pStyle w:val="BodytextfirstIC"/>
      </w:pPr>
      <w:r w:rsidRPr="00600F30">
        <w:rPr>
          <w:u w:val="single"/>
        </w:rPr>
        <w:lastRenderedPageBreak/>
        <w:t>NoLocs (Number of locations)</w:t>
      </w:r>
      <w:r>
        <w:t>: number of unique introduction locations a species has been introduced to outside its native range (SI, Section 1.1.3);</w:t>
      </w:r>
    </w:p>
    <w:p w14:paraId="30A9412C" w14:textId="77777777" w:rsidR="00026313" w:rsidRDefault="00026313" w:rsidP="00FC7FFE">
      <w:pPr>
        <w:pStyle w:val="BodytextfirstIC"/>
        <w:rPr>
          <w:u w:val="single"/>
        </w:rPr>
      </w:pPr>
    </w:p>
    <w:p w14:paraId="6835EF47" w14:textId="77777777" w:rsidR="00026313" w:rsidRPr="00026313" w:rsidRDefault="00026313" w:rsidP="00FC7FFE">
      <w:pPr>
        <w:pStyle w:val="BodytextfirstIC"/>
        <w:rPr>
          <w:u w:val="single"/>
        </w:rPr>
      </w:pPr>
      <w:r w:rsidRPr="00026313">
        <w:rPr>
          <w:u w:val="single"/>
        </w:rPr>
        <w:t>Amphibians:</w:t>
      </w:r>
    </w:p>
    <w:p w14:paraId="78295CC4"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SVL: Snout-vent length in mm</w:t>
      </w:r>
    </w:p>
    <w:p w14:paraId="65D8D392"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ES: Egg size (diameter) in mm</w:t>
      </w:r>
    </w:p>
    <w:p w14:paraId="4A39785B"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CS: Clutch size</w:t>
      </w:r>
    </w:p>
    <w:p w14:paraId="19CB1F9D"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SM: Age at sexual maturity in years</w:t>
      </w:r>
    </w:p>
    <w:p w14:paraId="20889ABC"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LG: Longevity in years</w:t>
      </w:r>
    </w:p>
    <w:p w14:paraId="33A4E9D3" w14:textId="77777777" w:rsidR="003928A9"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RL: Reproductive lifespan in years (computed from LG and SM)</w:t>
      </w:r>
    </w:p>
    <w:p w14:paraId="58AB2116" w14:textId="77777777" w:rsidR="00026313" w:rsidRDefault="00026313" w:rsidP="00026313">
      <w:pPr>
        <w:pStyle w:val="BodytextfirstIC"/>
        <w:rPr>
          <w:u w:val="single"/>
        </w:rPr>
      </w:pPr>
    </w:p>
    <w:p w14:paraId="3821363D" w14:textId="77777777" w:rsidR="00026313" w:rsidRPr="00026313" w:rsidRDefault="00026313" w:rsidP="00026313">
      <w:pPr>
        <w:pStyle w:val="BodytextfirstIC"/>
        <w:rPr>
          <w:u w:val="single"/>
        </w:rPr>
      </w:pPr>
      <w:r>
        <w:rPr>
          <w:u w:val="single"/>
        </w:rPr>
        <w:t>Reptiles</w:t>
      </w:r>
      <w:r w:rsidRPr="00026313">
        <w:rPr>
          <w:u w:val="single"/>
        </w:rPr>
        <w:t>:</w:t>
      </w:r>
    </w:p>
    <w:p w14:paraId="6D2A958E"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BM: Body mass in g</w:t>
      </w:r>
    </w:p>
    <w:p w14:paraId="15B848CC"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HM: Hatchling mass in g</w:t>
      </w:r>
    </w:p>
    <w:p w14:paraId="59CD7647"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CS: Clutch size</w:t>
      </w:r>
    </w:p>
    <w:p w14:paraId="3A3F562A"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CY: Clutches per year</w:t>
      </w:r>
    </w:p>
    <w:p w14:paraId="2AD950F7"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SM: Age at sexual maturity in years</w:t>
      </w:r>
    </w:p>
    <w:p w14:paraId="6E03E70C"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LG: Longevity in years</w:t>
      </w:r>
    </w:p>
    <w:p w14:paraId="26C3B6F7"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RL: Reproductive lifespan in years (computed from LG and SM)</w:t>
      </w:r>
    </w:p>
    <w:p w14:paraId="3D4EE218"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OV: offspring value as per equation (see protocol)</w:t>
      </w:r>
    </w:p>
    <w:p w14:paraId="16448DAF" w14:textId="77777777" w:rsidR="00026313" w:rsidRP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PA: Parity (1 = viviparous or ov</w:t>
      </w:r>
      <w:r>
        <w:rPr>
          <w:rFonts w:ascii="Helvetica" w:eastAsia="Cambria" w:hAnsi="Helvetica" w:cs="Times New Roman"/>
          <w:szCs w:val="24"/>
          <w:lang w:val="en-US"/>
        </w:rPr>
        <w:t>ov</w:t>
      </w:r>
      <w:r w:rsidRPr="00026313">
        <w:rPr>
          <w:rFonts w:ascii="Helvetica" w:eastAsia="Cambria" w:hAnsi="Helvetica" w:cs="Times New Roman"/>
          <w:szCs w:val="24"/>
          <w:lang w:val="en-US"/>
        </w:rPr>
        <w:t>iviparous, 0 = oviparous)</w:t>
      </w:r>
    </w:p>
    <w:p w14:paraId="5EFC39AE" w14:textId="77777777" w:rsidR="00026313" w:rsidRDefault="00026313" w:rsidP="00026313">
      <w:pPr>
        <w:rPr>
          <w:rFonts w:ascii="Helvetica" w:eastAsia="Cambria" w:hAnsi="Helvetica" w:cs="Times New Roman"/>
          <w:szCs w:val="24"/>
          <w:lang w:val="en-US"/>
        </w:rPr>
      </w:pPr>
      <w:r w:rsidRPr="00026313">
        <w:rPr>
          <w:rFonts w:ascii="Helvetica" w:eastAsia="Cambria" w:hAnsi="Helvetica" w:cs="Times New Roman"/>
          <w:szCs w:val="24"/>
          <w:lang w:val="en-US"/>
        </w:rPr>
        <w:t>PG: Known parthenogenetic reproduction</w:t>
      </w:r>
    </w:p>
    <w:p w14:paraId="0D3DB084" w14:textId="77777777" w:rsidR="00026313" w:rsidRDefault="00026313" w:rsidP="00026313">
      <w:pPr>
        <w:rPr>
          <w:rFonts w:ascii="Helvetica" w:eastAsia="Cambria" w:hAnsi="Helvetica" w:cs="Times New Roman"/>
          <w:szCs w:val="24"/>
          <w:lang w:val="en-US"/>
        </w:rPr>
      </w:pPr>
    </w:p>
    <w:p w14:paraId="12A96570" w14:textId="77777777" w:rsidR="00026313" w:rsidRDefault="00026313" w:rsidP="00026313">
      <w:pPr>
        <w:rPr>
          <w:rFonts w:ascii="Helvetica" w:eastAsia="Cambria" w:hAnsi="Helvetica" w:cs="Times New Roman"/>
          <w:b/>
          <w:szCs w:val="24"/>
          <w:lang w:val="en-US"/>
        </w:rPr>
      </w:pPr>
      <w:r w:rsidRPr="00026313">
        <w:rPr>
          <w:rFonts w:ascii="Helvetica" w:eastAsia="Cambria" w:hAnsi="Helvetica" w:cs="Times New Roman"/>
          <w:b/>
          <w:szCs w:val="24"/>
          <w:lang w:val="en-US"/>
        </w:rPr>
        <w:t>References</w:t>
      </w:r>
    </w:p>
    <w:p w14:paraId="07A536FC" w14:textId="77777777" w:rsidR="00EA2F40" w:rsidRPr="00092C31" w:rsidRDefault="00EA2F40" w:rsidP="00EA2F40">
      <w:pPr>
        <w:widowControl w:val="0"/>
        <w:autoSpaceDE w:val="0"/>
        <w:autoSpaceDN w:val="0"/>
        <w:adjustRightInd w:val="0"/>
        <w:spacing w:line="240" w:lineRule="auto"/>
        <w:rPr>
          <w:rFonts w:ascii="Calibri" w:hAnsi="Calibri" w:cs="Times New Roman"/>
          <w:noProof/>
          <w:szCs w:val="24"/>
        </w:rPr>
      </w:pPr>
      <w:r w:rsidRPr="00092C31">
        <w:rPr>
          <w:rFonts w:ascii="Calibri" w:hAnsi="Calibri" w:cs="Times New Roman"/>
          <w:noProof/>
          <w:szCs w:val="24"/>
        </w:rPr>
        <w:t xml:space="preserve">Bókony, V., Lendvai, Á.Z., Liker, A., Angelier, F., Wingfield, J.C. &amp; Chastel, O. (2009). Stress </w:t>
      </w:r>
      <w:r>
        <w:rPr>
          <w:rFonts w:ascii="Calibri" w:hAnsi="Calibri" w:cs="Times New Roman"/>
          <w:noProof/>
          <w:szCs w:val="24"/>
        </w:rPr>
        <w:t>r</w:t>
      </w:r>
      <w:r w:rsidRPr="00092C31">
        <w:rPr>
          <w:rFonts w:ascii="Calibri" w:hAnsi="Calibri" w:cs="Times New Roman"/>
          <w:noProof/>
          <w:szCs w:val="24"/>
        </w:rPr>
        <w:t xml:space="preserve">esponse and the </w:t>
      </w:r>
      <w:r>
        <w:rPr>
          <w:rFonts w:ascii="Calibri" w:hAnsi="Calibri" w:cs="Times New Roman"/>
          <w:noProof/>
          <w:szCs w:val="24"/>
        </w:rPr>
        <w:t>v</w:t>
      </w:r>
      <w:r w:rsidRPr="00092C31">
        <w:rPr>
          <w:rFonts w:ascii="Calibri" w:hAnsi="Calibri" w:cs="Times New Roman"/>
          <w:noProof/>
          <w:szCs w:val="24"/>
        </w:rPr>
        <w:t xml:space="preserve">alue of </w:t>
      </w:r>
      <w:r>
        <w:rPr>
          <w:rFonts w:ascii="Calibri" w:hAnsi="Calibri" w:cs="Times New Roman"/>
          <w:noProof/>
          <w:szCs w:val="24"/>
        </w:rPr>
        <w:t>r</w:t>
      </w:r>
      <w:r w:rsidRPr="00092C31">
        <w:rPr>
          <w:rFonts w:ascii="Calibri" w:hAnsi="Calibri" w:cs="Times New Roman"/>
          <w:noProof/>
          <w:szCs w:val="24"/>
        </w:rPr>
        <w:t xml:space="preserve">eproduction: </w:t>
      </w:r>
      <w:r>
        <w:rPr>
          <w:rFonts w:ascii="Calibri" w:hAnsi="Calibri" w:cs="Times New Roman"/>
          <w:noProof/>
          <w:szCs w:val="24"/>
        </w:rPr>
        <w:t>a</w:t>
      </w:r>
      <w:r w:rsidRPr="00092C31">
        <w:rPr>
          <w:rFonts w:ascii="Calibri" w:hAnsi="Calibri" w:cs="Times New Roman"/>
          <w:noProof/>
          <w:szCs w:val="24"/>
        </w:rPr>
        <w:t xml:space="preserve">re </w:t>
      </w:r>
      <w:r>
        <w:rPr>
          <w:rFonts w:ascii="Calibri" w:hAnsi="Calibri" w:cs="Times New Roman"/>
          <w:noProof/>
          <w:szCs w:val="24"/>
        </w:rPr>
        <w:t>b</w:t>
      </w:r>
      <w:r w:rsidRPr="00092C31">
        <w:rPr>
          <w:rFonts w:ascii="Calibri" w:hAnsi="Calibri" w:cs="Times New Roman"/>
          <w:noProof/>
          <w:szCs w:val="24"/>
        </w:rPr>
        <w:t xml:space="preserve">irds </w:t>
      </w:r>
      <w:r>
        <w:rPr>
          <w:rFonts w:ascii="Calibri" w:hAnsi="Calibri" w:cs="Times New Roman"/>
          <w:noProof/>
          <w:szCs w:val="24"/>
        </w:rPr>
        <w:t>p</w:t>
      </w:r>
      <w:r w:rsidRPr="00092C31">
        <w:rPr>
          <w:rFonts w:ascii="Calibri" w:hAnsi="Calibri" w:cs="Times New Roman"/>
          <w:noProof/>
          <w:szCs w:val="24"/>
        </w:rPr>
        <w:t xml:space="preserve">rudent </w:t>
      </w:r>
      <w:r>
        <w:rPr>
          <w:rFonts w:ascii="Calibri" w:hAnsi="Calibri" w:cs="Times New Roman"/>
          <w:noProof/>
          <w:szCs w:val="24"/>
        </w:rPr>
        <w:t>p</w:t>
      </w:r>
      <w:r w:rsidRPr="00092C31">
        <w:rPr>
          <w:rFonts w:ascii="Calibri" w:hAnsi="Calibri" w:cs="Times New Roman"/>
          <w:noProof/>
          <w:szCs w:val="24"/>
        </w:rPr>
        <w:t xml:space="preserve">arents? </w:t>
      </w:r>
      <w:r w:rsidRPr="00092C31">
        <w:rPr>
          <w:rFonts w:ascii="Calibri" w:hAnsi="Calibri" w:cs="Times New Roman"/>
          <w:i/>
          <w:iCs/>
          <w:noProof/>
          <w:szCs w:val="24"/>
        </w:rPr>
        <w:t>Am. Nat.</w:t>
      </w:r>
      <w:r w:rsidRPr="00092C31">
        <w:rPr>
          <w:rFonts w:ascii="Calibri" w:hAnsi="Calibri" w:cs="Times New Roman"/>
          <w:noProof/>
          <w:szCs w:val="24"/>
        </w:rPr>
        <w:t>, 173, 589–598</w:t>
      </w:r>
    </w:p>
    <w:p w14:paraId="683B04FC" w14:textId="77777777" w:rsidR="00026313" w:rsidRDefault="00026313" w:rsidP="00026313">
      <w:pPr>
        <w:rPr>
          <w:rFonts w:ascii="Calibri" w:hAnsi="Calibri" w:cs="Calibri"/>
          <w:noProof/>
          <w:szCs w:val="24"/>
        </w:rPr>
      </w:pPr>
      <w:r w:rsidRPr="00DD7C81">
        <w:rPr>
          <w:rFonts w:ascii="Calibri" w:hAnsi="Calibri" w:cs="Calibri"/>
          <w:noProof/>
          <w:szCs w:val="24"/>
        </w:rPr>
        <w:t xml:space="preserve">DAISIE. (2008). </w:t>
      </w:r>
      <w:r w:rsidRPr="00DD7C81">
        <w:rPr>
          <w:rFonts w:ascii="Calibri" w:hAnsi="Calibri" w:cs="Calibri"/>
          <w:i/>
          <w:iCs/>
          <w:noProof/>
          <w:szCs w:val="24"/>
        </w:rPr>
        <w:t>Handbook of alien species in Europe</w:t>
      </w:r>
      <w:r w:rsidRPr="00DD7C81">
        <w:rPr>
          <w:rFonts w:ascii="Calibri" w:hAnsi="Calibri" w:cs="Calibri"/>
          <w:noProof/>
          <w:szCs w:val="24"/>
        </w:rPr>
        <w:t>. Springer</w:t>
      </w:r>
      <w:r>
        <w:rPr>
          <w:rFonts w:ascii="Calibri" w:hAnsi="Calibri" w:cs="Calibri"/>
          <w:noProof/>
          <w:szCs w:val="24"/>
        </w:rPr>
        <w:t>, Dordrecht</w:t>
      </w:r>
      <w:r w:rsidRPr="00DD7C81">
        <w:rPr>
          <w:rFonts w:ascii="Calibri" w:hAnsi="Calibri" w:cs="Calibri"/>
          <w:noProof/>
          <w:szCs w:val="24"/>
        </w:rPr>
        <w:t>.</w:t>
      </w:r>
    </w:p>
    <w:p w14:paraId="3B3B3487" w14:textId="77777777" w:rsidR="00EA2F40" w:rsidRDefault="00EA2F40" w:rsidP="00026313">
      <w:pPr>
        <w:rPr>
          <w:rFonts w:ascii="Calibri" w:hAnsi="Calibri" w:cs="Calibri"/>
          <w:noProof/>
          <w:szCs w:val="24"/>
        </w:rPr>
      </w:pPr>
      <w:r w:rsidRPr="00092C31">
        <w:rPr>
          <w:rFonts w:ascii="Calibri" w:hAnsi="Calibri" w:cs="Times New Roman"/>
          <w:noProof/>
          <w:szCs w:val="24"/>
        </w:rPr>
        <w:t xml:space="preserve">Frost, D.R. (2015). </w:t>
      </w:r>
      <w:r w:rsidRPr="00092C31">
        <w:rPr>
          <w:rFonts w:ascii="Calibri" w:hAnsi="Calibri" w:cs="Times New Roman"/>
          <w:i/>
          <w:iCs/>
          <w:noProof/>
          <w:szCs w:val="24"/>
        </w:rPr>
        <w:t>Amphibian Species of the World: an Online Reference.</w:t>
      </w:r>
      <w:r w:rsidRPr="00092C31">
        <w:rPr>
          <w:rFonts w:ascii="Calibri" w:hAnsi="Calibri" w:cs="Times New Roman"/>
          <w:noProof/>
          <w:szCs w:val="24"/>
        </w:rPr>
        <w:t xml:space="preserve"> Available at: http://research.amnh.org/herpetology/amphibia/index.html. Last accessed 15 March 2015</w:t>
      </w:r>
    </w:p>
    <w:p w14:paraId="695AF7FB" w14:textId="77777777" w:rsidR="00026313" w:rsidRDefault="00026313" w:rsidP="00026313">
      <w:pPr>
        <w:rPr>
          <w:rFonts w:ascii="Calibri" w:hAnsi="Calibri" w:cs="Calibri"/>
          <w:noProof/>
          <w:szCs w:val="24"/>
        </w:rPr>
      </w:pPr>
      <w:r w:rsidRPr="00DD7C81">
        <w:rPr>
          <w:rFonts w:ascii="Calibri" w:hAnsi="Calibri" w:cs="Calibri"/>
          <w:noProof/>
          <w:szCs w:val="24"/>
        </w:rPr>
        <w:lastRenderedPageBreak/>
        <w:t>Invasive Species Specialist Group ISSG. (2014). The Global Invasive Species Database. Version 2014.1 [WWW Document]. URL http://www.issg.org/database.</w:t>
      </w:r>
    </w:p>
    <w:p w14:paraId="61E84953" w14:textId="77777777" w:rsidR="00EA2F40" w:rsidRDefault="00026313" w:rsidP="00026313">
      <w:pPr>
        <w:rPr>
          <w:rFonts w:ascii="Calibri" w:hAnsi="Calibri" w:cs="Calibri"/>
          <w:noProof/>
          <w:szCs w:val="24"/>
        </w:rPr>
      </w:pPr>
      <w:r w:rsidRPr="00DD7C81">
        <w:rPr>
          <w:rFonts w:ascii="Calibri" w:hAnsi="Calibri" w:cs="Calibri"/>
          <w:noProof/>
          <w:szCs w:val="24"/>
        </w:rPr>
        <w:t xml:space="preserve">Kraus, F. (2009). </w:t>
      </w:r>
      <w:r w:rsidRPr="00DD7C81">
        <w:rPr>
          <w:rFonts w:ascii="Calibri" w:hAnsi="Calibri" w:cs="Calibri"/>
          <w:i/>
          <w:iCs/>
          <w:noProof/>
          <w:szCs w:val="24"/>
        </w:rPr>
        <w:t>Alien reptiles and amphibians: a scientific compendium and analysis series</w:t>
      </w:r>
      <w:r w:rsidRPr="00DD7C81">
        <w:rPr>
          <w:rFonts w:ascii="Calibri" w:hAnsi="Calibri" w:cs="Calibri"/>
          <w:noProof/>
          <w:szCs w:val="24"/>
        </w:rPr>
        <w:t>. Springer Verlag, Dordrecht, Holland.</w:t>
      </w:r>
    </w:p>
    <w:p w14:paraId="2751D9A2" w14:textId="77777777" w:rsidR="00026313" w:rsidRDefault="00026313" w:rsidP="00026313">
      <w:pPr>
        <w:rPr>
          <w:rFonts w:ascii="Calibri" w:hAnsi="Calibri" w:cs="Calibri"/>
          <w:noProof/>
          <w:szCs w:val="24"/>
        </w:rPr>
      </w:pPr>
      <w:r w:rsidRPr="00DD7C81">
        <w:rPr>
          <w:rFonts w:ascii="Calibri" w:hAnsi="Calibri" w:cs="Calibri"/>
          <w:noProof/>
          <w:szCs w:val="24"/>
        </w:rPr>
        <w:t xml:space="preserve">Lever. (2003). </w:t>
      </w:r>
      <w:r w:rsidRPr="00DD7C81">
        <w:rPr>
          <w:rFonts w:ascii="Calibri" w:hAnsi="Calibri" w:cs="Calibri"/>
          <w:i/>
          <w:iCs/>
          <w:noProof/>
          <w:szCs w:val="24"/>
        </w:rPr>
        <w:t>Naturalized Reptiles and Amphibians of the World</w:t>
      </w:r>
      <w:r w:rsidRPr="00DD7C81">
        <w:rPr>
          <w:rFonts w:ascii="Calibri" w:hAnsi="Calibri" w:cs="Calibri"/>
          <w:noProof/>
          <w:szCs w:val="24"/>
        </w:rPr>
        <w:t>. Oxford University Press, New York.</w:t>
      </w:r>
    </w:p>
    <w:p w14:paraId="0A16E596" w14:textId="77777777" w:rsidR="00EA2F40" w:rsidRDefault="00EA2F40" w:rsidP="00026313">
      <w:pPr>
        <w:rPr>
          <w:rFonts w:ascii="Calibri" w:hAnsi="Calibri" w:cs="Times New Roman"/>
          <w:noProof/>
          <w:szCs w:val="24"/>
        </w:rPr>
      </w:pPr>
      <w:r w:rsidRPr="00092C31">
        <w:rPr>
          <w:rFonts w:ascii="Calibri" w:hAnsi="Calibri" w:cs="Times New Roman"/>
          <w:noProof/>
          <w:szCs w:val="24"/>
        </w:rPr>
        <w:t xml:space="preserve">Sol, D., Maspons, J., Vall-llosera, M., Bartomeus, I., Garcia-Pena, G.E., Pinol, J., </w:t>
      </w:r>
      <w:r w:rsidRPr="00092C31">
        <w:rPr>
          <w:rFonts w:ascii="Calibri" w:hAnsi="Calibri" w:cs="Times New Roman"/>
          <w:i/>
          <w:iCs/>
          <w:noProof/>
          <w:szCs w:val="24"/>
        </w:rPr>
        <w:t>et al.</w:t>
      </w:r>
      <w:r w:rsidRPr="00092C31">
        <w:rPr>
          <w:rFonts w:ascii="Calibri" w:hAnsi="Calibri" w:cs="Times New Roman"/>
          <w:noProof/>
          <w:szCs w:val="24"/>
        </w:rPr>
        <w:t xml:space="preserve"> (2012). Unraveling the Life History of Successful Invaders. </w:t>
      </w:r>
      <w:r w:rsidRPr="00092C31">
        <w:rPr>
          <w:rFonts w:ascii="Calibri" w:hAnsi="Calibri" w:cs="Times New Roman"/>
          <w:i/>
          <w:iCs/>
          <w:noProof/>
          <w:szCs w:val="24"/>
        </w:rPr>
        <w:t>Science (80-. ).</w:t>
      </w:r>
      <w:r w:rsidRPr="00092C31">
        <w:rPr>
          <w:rFonts w:ascii="Calibri" w:hAnsi="Calibri" w:cs="Times New Roman"/>
          <w:noProof/>
          <w:szCs w:val="24"/>
        </w:rPr>
        <w:t>, 337, 580–583</w:t>
      </w:r>
    </w:p>
    <w:p w14:paraId="2B7254C7" w14:textId="77777777" w:rsidR="003A7506" w:rsidRPr="00026313" w:rsidRDefault="003A7506" w:rsidP="00026313">
      <w:pPr>
        <w:rPr>
          <w:b/>
        </w:rPr>
      </w:pPr>
      <w:r w:rsidRPr="00092C31">
        <w:rPr>
          <w:rFonts w:ascii="Calibri" w:hAnsi="Calibri" w:cs="Times New Roman"/>
          <w:noProof/>
          <w:szCs w:val="24"/>
        </w:rPr>
        <w:t xml:space="preserve">Uetz, P. &amp; Hošek, J. (2015). </w:t>
      </w:r>
      <w:r w:rsidRPr="00092C31">
        <w:rPr>
          <w:rFonts w:ascii="Calibri" w:hAnsi="Calibri" w:cs="Times New Roman"/>
          <w:i/>
          <w:iCs/>
          <w:noProof/>
          <w:szCs w:val="24"/>
        </w:rPr>
        <w:t>The Reptile Database</w:t>
      </w:r>
      <w:r w:rsidRPr="00092C31">
        <w:rPr>
          <w:rFonts w:ascii="Calibri" w:hAnsi="Calibri" w:cs="Times New Roman"/>
          <w:noProof/>
          <w:szCs w:val="24"/>
        </w:rPr>
        <w:t>. Available at: http://www.reptile-database.org.</w:t>
      </w:r>
    </w:p>
    <w:sectPr w:rsidR="003A7506" w:rsidRPr="000263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7FFE"/>
    <w:rsid w:val="00026313"/>
    <w:rsid w:val="001B4DDC"/>
    <w:rsid w:val="003A7506"/>
    <w:rsid w:val="003E72FF"/>
    <w:rsid w:val="00970FB2"/>
    <w:rsid w:val="009F0A37"/>
    <w:rsid w:val="00C344D3"/>
    <w:rsid w:val="00CB53EE"/>
    <w:rsid w:val="00EA2F40"/>
    <w:rsid w:val="00F20D5E"/>
    <w:rsid w:val="00FC7FF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5D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FFE"/>
    <w:pPr>
      <w:spacing w:after="160" w:line="259" w:lineRule="auto"/>
    </w:pPr>
  </w:style>
  <w:style w:type="paragraph" w:styleId="Heading1">
    <w:name w:val="heading 1"/>
    <w:basedOn w:val="Normal"/>
    <w:next w:val="Normal"/>
    <w:link w:val="Heading1Char"/>
    <w:uiPriority w:val="9"/>
    <w:qFormat/>
    <w:rsid w:val="00FC7FF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FFE"/>
    <w:rPr>
      <w:rFonts w:asciiTheme="majorHAnsi" w:eastAsiaTheme="majorEastAsia" w:hAnsiTheme="majorHAnsi" w:cstheme="majorBidi"/>
      <w:color w:val="365F91" w:themeColor="accent1" w:themeShade="BF"/>
      <w:sz w:val="32"/>
      <w:szCs w:val="32"/>
    </w:rPr>
  </w:style>
  <w:style w:type="paragraph" w:customStyle="1" w:styleId="Subheading">
    <w:name w:val="Subheading"/>
    <w:basedOn w:val="Normal"/>
    <w:autoRedefine/>
    <w:qFormat/>
    <w:rsid w:val="00FC7FFE"/>
    <w:pPr>
      <w:keepNext/>
      <w:spacing w:after="200" w:line="480" w:lineRule="auto"/>
    </w:pPr>
    <w:rPr>
      <w:rFonts w:ascii="Calibri" w:eastAsia="Cambria" w:hAnsi="Calibri" w:cs="Times New Roman"/>
      <w:b/>
      <w:sz w:val="24"/>
      <w:szCs w:val="24"/>
    </w:rPr>
  </w:style>
  <w:style w:type="paragraph" w:customStyle="1" w:styleId="BodytextfirstIC">
    <w:name w:val="Body text first IC"/>
    <w:basedOn w:val="Normal"/>
    <w:autoRedefine/>
    <w:qFormat/>
    <w:rsid w:val="00FC7FFE"/>
    <w:pPr>
      <w:spacing w:after="200" w:line="480" w:lineRule="auto"/>
    </w:pPr>
    <w:rPr>
      <w:rFonts w:ascii="Helvetica" w:eastAsia="Cambria" w:hAnsi="Helvetica" w:cs="Times New Roman"/>
      <w:szCs w:val="24"/>
      <w:lang w:val="en-US"/>
    </w:rPr>
  </w:style>
  <w:style w:type="paragraph" w:styleId="BalloonText">
    <w:name w:val="Balloon Text"/>
    <w:basedOn w:val="Normal"/>
    <w:link w:val="BalloonTextChar"/>
    <w:uiPriority w:val="99"/>
    <w:semiHidden/>
    <w:unhideWhenUsed/>
    <w:rsid w:val="00FC7F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FFE"/>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7FFE"/>
    <w:pPr>
      <w:spacing w:after="160" w:line="259" w:lineRule="auto"/>
    </w:pPr>
  </w:style>
  <w:style w:type="paragraph" w:styleId="Heading1">
    <w:name w:val="heading 1"/>
    <w:basedOn w:val="Normal"/>
    <w:next w:val="Normal"/>
    <w:link w:val="Heading1Char"/>
    <w:uiPriority w:val="9"/>
    <w:qFormat/>
    <w:rsid w:val="00FC7FF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FFE"/>
    <w:rPr>
      <w:rFonts w:asciiTheme="majorHAnsi" w:eastAsiaTheme="majorEastAsia" w:hAnsiTheme="majorHAnsi" w:cstheme="majorBidi"/>
      <w:color w:val="365F91" w:themeColor="accent1" w:themeShade="BF"/>
      <w:sz w:val="32"/>
      <w:szCs w:val="32"/>
    </w:rPr>
  </w:style>
  <w:style w:type="paragraph" w:customStyle="1" w:styleId="Subheading">
    <w:name w:val="Subheading"/>
    <w:basedOn w:val="Normal"/>
    <w:autoRedefine/>
    <w:qFormat/>
    <w:rsid w:val="00FC7FFE"/>
    <w:pPr>
      <w:keepNext/>
      <w:spacing w:after="200" w:line="480" w:lineRule="auto"/>
    </w:pPr>
    <w:rPr>
      <w:rFonts w:ascii="Calibri" w:eastAsia="Cambria" w:hAnsi="Calibri" w:cs="Times New Roman"/>
      <w:b/>
      <w:sz w:val="24"/>
      <w:szCs w:val="24"/>
    </w:rPr>
  </w:style>
  <w:style w:type="paragraph" w:customStyle="1" w:styleId="BodytextfirstIC">
    <w:name w:val="Body text first IC"/>
    <w:basedOn w:val="Normal"/>
    <w:autoRedefine/>
    <w:qFormat/>
    <w:rsid w:val="00FC7FFE"/>
    <w:pPr>
      <w:spacing w:after="200" w:line="480" w:lineRule="auto"/>
    </w:pPr>
    <w:rPr>
      <w:rFonts w:ascii="Helvetica" w:eastAsia="Cambria" w:hAnsi="Helvetica" w:cs="Times New Roman"/>
      <w:szCs w:val="24"/>
      <w:lang w:val="en-US"/>
    </w:rPr>
  </w:style>
  <w:style w:type="paragraph" w:styleId="BalloonText">
    <w:name w:val="Balloon Text"/>
    <w:basedOn w:val="Normal"/>
    <w:link w:val="BalloonTextChar"/>
    <w:uiPriority w:val="99"/>
    <w:semiHidden/>
    <w:unhideWhenUsed/>
    <w:rsid w:val="00FC7F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7FF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9062397">
      <w:bodyDiv w:val="1"/>
      <w:marLeft w:val="0"/>
      <w:marRight w:val="0"/>
      <w:marTop w:val="0"/>
      <w:marBottom w:val="0"/>
      <w:divBdr>
        <w:top w:val="none" w:sz="0" w:space="0" w:color="auto"/>
        <w:left w:val="none" w:sz="0" w:space="0" w:color="auto"/>
        <w:bottom w:val="none" w:sz="0" w:space="0" w:color="auto"/>
        <w:right w:val="none" w:sz="0" w:space="0" w:color="auto"/>
      </w:divBdr>
    </w:div>
    <w:div w:id="1767922657">
      <w:bodyDiv w:val="1"/>
      <w:marLeft w:val="0"/>
      <w:marRight w:val="0"/>
      <w:marTop w:val="0"/>
      <w:marBottom w:val="0"/>
      <w:divBdr>
        <w:top w:val="none" w:sz="0" w:space="0" w:color="auto"/>
        <w:left w:val="none" w:sz="0" w:space="0" w:color="auto"/>
        <w:bottom w:val="none" w:sz="0" w:space="0" w:color="auto"/>
        <w:right w:val="none" w:sz="0" w:space="0" w:color="auto"/>
      </w:divBdr>
    </w:div>
    <w:div w:id="2006013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EE2D5-80A6-094C-9062-B1B4C33C0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Pages>
  <Words>1128</Words>
  <Characters>6435</Characters>
  <Application>Microsoft Macintosh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7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Allen</dc:creator>
  <cp:lastModifiedBy>Isabella Capellini</cp:lastModifiedBy>
  <cp:revision>4</cp:revision>
  <dcterms:created xsi:type="dcterms:W3CDTF">2016-12-02T10:38:00Z</dcterms:created>
  <dcterms:modified xsi:type="dcterms:W3CDTF">2016-12-02T15:34:00Z</dcterms:modified>
</cp:coreProperties>
</file>